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customXml/item1.xml" ContentType="application/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fontTable.xml" ContentType="application/vnd.openxmlformats-officedocument.wordprocessingml.fontTable+xml"/>
  <Override PartName="/word/glossary/settings.xml" ContentType="application/vnd.openxmlformats-officedocument.wordprocessingml.settings+xml"/>
  <Override PartName="/word/glossary/styles.xml" ContentType="application/vnd.openxmlformats-officedocument.wordprocessingml.styles+xml"/>
  <Override PartName="/word/glossary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!-- Generated by Aspose.Words for Java 19.2 -->
  <w:body>
    <w:sdt>
      <w:sdtPr>
        <w:alias w:val="Your Name:"/>
        <w:tag w:val="Your Name:"/>
        <w:id w:val="-686670367"/>
        <w:placeholder>
          <w:docPart w:val="A61FEFE49C694AEEB4EA0682B49C47BA"/>
        </w:placeholder>
        <w:showingPlcHdr/>
        <w:richText/>
        <w:temporary/>
      </w:sdtPr>
      <w:sdtContent>
        <w:p w:rsidR="00F9444C">
          <w:pPr>
            <w:pStyle w:val="NoSpacing"/>
          </w:pPr>
          <w:r>
            <w:t>Your Name</w:t>
          </w:r>
        </w:p>
      </w:sdtContent>
    </w:sdt>
    <w:p w:rsidR="00E614DD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showingPlcHdr/>
          <w:richText/>
          <w:temporary/>
        </w:sdtPr>
        <w:sdtContent>
          <w:r w:rsidR="00B13D1B">
            <w:t>Instructor Name</w:t>
          </w:r>
        </w:sdtContent>
      </w:sdt>
    </w:p>
    <w:p w:rsidR="00E614DD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showingPlcHdr/>
          <w:richText/>
          <w:temporary/>
        </w:sdtPr>
        <w:sdtContent>
          <w:r w:rsidR="00B13D1B">
            <w:t>Course Number</w:t>
          </w:r>
        </w:sdtContent>
      </w:sdt>
    </w:p>
    <w:p w:rsidR="00E614DD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showingPlcHdr/>
          <w:richText/>
          <w:temporary/>
        </w:sdtPr>
        <w:sdtContent>
          <w:r w:rsidR="00B13D1B">
            <w:t>Date</w:t>
          </w:r>
        </w:sdtContent>
      </w:sdt>
    </w:p>
    <w:p w:rsidR="00D13FC8">
      <w:pPr>
        <w:pStyle w:val="Title"/>
      </w:pPr>
      <w:r>
        <w:t>Essay</w:t>
      </w:r>
      <w:r w:rsidR="00691EC1">
        <w:t xml:space="preserve">: </w:t>
      </w:r>
      <w:r>
        <w:t>Definition</w:t>
      </w:r>
      <w:r w:rsidR="00DC3FE0">
        <w:t xml:space="preserve"> of Freedom</w:t>
      </w:r>
    </w:p>
    <w:p w:rsidR="00E614DD" w:rsidP="00D13FC8">
      <w:r>
        <w:t xml:space="preserve">America has gone through a series of </w:t>
      </w:r>
      <w:r w:rsidR="009E57B7">
        <w:t xml:space="preserve">political changes in her entire lifetime. </w:t>
      </w:r>
      <w:r w:rsidR="005967BA">
        <w:t xml:space="preserve">Various leaders come and gone each has a different vision, plans, and objectives for the future. </w:t>
      </w:r>
      <w:r w:rsidR="000E1577">
        <w:t xml:space="preserve">In </w:t>
      </w:r>
      <w:r w:rsidR="007B7E42">
        <w:t>America’s</w:t>
      </w:r>
      <w:r w:rsidR="000E1577">
        <w:t xml:space="preserve"> history, several revolutionary movements started and ended. </w:t>
      </w:r>
      <w:r w:rsidR="007B7E42">
        <w:t xml:space="preserve">One of the movements was Reconstruction, it was an era in which </w:t>
      </w:r>
      <w:r w:rsidR="007B7340">
        <w:t xml:space="preserve">America has several leaders with different </w:t>
      </w:r>
      <w:r w:rsidR="00E265C4">
        <w:t xml:space="preserve">accomplishments and goals. </w:t>
      </w:r>
      <w:r w:rsidR="00296372">
        <w:t xml:space="preserve">The </w:t>
      </w:r>
      <w:r w:rsidR="001A3370">
        <w:t>debate on the freedom mea</w:t>
      </w:r>
      <w:r w:rsidR="00296372">
        <w:t xml:space="preserve">ning </w:t>
      </w:r>
      <w:r w:rsidR="00FE4545">
        <w:t xml:space="preserve">of freedpeople remained the major conflict in American history. </w:t>
      </w:r>
      <w:r w:rsidR="00B260CA">
        <w:t>I</w:t>
      </w:r>
      <w:r w:rsidR="00E5181C">
        <w:t xml:space="preserve">t is argued that the </w:t>
      </w:r>
      <w:r w:rsidR="00B47372">
        <w:t xml:space="preserve">definition of </w:t>
      </w:r>
      <w:r w:rsidRPr="00E5181C" w:rsidR="00E5181C">
        <w:t>freedom change from the colonial era to reconstruction</w:t>
      </w:r>
      <w:r w:rsidR="00E5181C">
        <w:t>.</w:t>
      </w:r>
    </w:p>
    <w:p w:rsidR="002261EF" w:rsidP="00D13FC8">
      <w:r>
        <w:t xml:space="preserve">This essay is centered on the freedom definition </w:t>
      </w:r>
      <w:r w:rsidR="00DC267D">
        <w:t xml:space="preserve">of two time periods that is the colonial era and the reconstruction era. </w:t>
      </w:r>
      <w:r w:rsidR="00573273">
        <w:t xml:space="preserve">The </w:t>
      </w:r>
      <w:r w:rsidR="001E652E">
        <w:t xml:space="preserve">period of the </w:t>
      </w:r>
      <w:r w:rsidR="00573273">
        <w:t>reconstruction era was</w:t>
      </w:r>
      <w:r w:rsidR="004442ED">
        <w:t xml:space="preserve"> started in 1865</w:t>
      </w:r>
      <w:r w:rsidR="005E5DDA">
        <w:t xml:space="preserve"> when</w:t>
      </w:r>
      <w:r w:rsidR="00BE7DE8">
        <w:t xml:space="preserve"> America just e</w:t>
      </w:r>
      <w:r w:rsidR="005E5DDA">
        <w:t>nded the civil war.</w:t>
      </w:r>
      <w:r w:rsidR="00EF51AE">
        <w:t xml:space="preserve"> At that point, America becomes fully functional </w:t>
      </w:r>
      <w:r w:rsidR="000A690D">
        <w:t>but this was not the easier task</w:t>
      </w:r>
      <w:r w:rsidR="00EC3E7D">
        <w:fldChar w:fldCharType="begin"/>
      </w:r>
      <w:r w:rsidR="000C36BC">
        <w:instrText xml:space="preserve"> ADDIN ZOTERO_ITEM CSL_CITATION {"citationID":"FTsjtZNW","properties":{"formattedCitation":"({\\i{}Africans in Spanish-America: Slavery, Freedom and Identities in the Colonial Era | Hensel | INDIANA})","plainCitation":"(Africans in Spanish-America: Slavery, Freedom and Identities in the Colonial Era | Hensel | INDIANA)","noteIndex":0},"citationItems":[{"id":701,"uris":["http://zotero.org/users/local/vDOrLj7p/items/BLLT2ZAE"],"uri":["http://zotero.org/users/local/vDOrLj7p/items/BLLT2ZAE"],"itemData":{"id":701,"type":"webpage","title":"Africans in Spanish-America: Slavery, Freedom and Identities in the Colonial Era | Hensel | INDIANA","URL":"https://journals.iai.spk-berlin.de/index.php/indiana/article/view/1943","accessed":{"date-parts":[["2019",12,11]]}}}],"schema":"https://github.com/citation-style-language/schema/raw/master/csl-citation.json"} </w:instrText>
      </w:r>
      <w:r w:rsidR="00EC3E7D">
        <w:fldChar w:fldCharType="separate"/>
      </w:r>
      <w:r w:rsidRPr="000C36BC" w:rsidR="000C36BC">
        <w:rPr>
          <w:rFonts w:ascii="Times New Roman" w:hAnsi="Times New Roman" w:cs="Times New Roman"/>
        </w:rPr>
        <w:t>(</w:t>
      </w:r>
      <w:r w:rsidRPr="000C36BC" w:rsidR="000C36BC">
        <w:rPr>
          <w:rFonts w:ascii="Times New Roman" w:hAnsi="Times New Roman" w:cs="Times New Roman"/>
          <w:i/>
          <w:iCs/>
        </w:rPr>
        <w:t>Africans in Spanish-America: Slavery, Freedom and Identities in the Colonial Era | Hensel | INDIANA</w:t>
      </w:r>
      <w:r w:rsidRPr="000C36BC" w:rsidR="000C36BC">
        <w:rPr>
          <w:rFonts w:ascii="Times New Roman" w:hAnsi="Times New Roman" w:cs="Times New Roman"/>
        </w:rPr>
        <w:t>)</w:t>
      </w:r>
      <w:r w:rsidR="00EC3E7D">
        <w:fldChar w:fldCharType="end"/>
      </w:r>
      <w:r w:rsidR="000A690D">
        <w:t xml:space="preserve">. America faced </w:t>
      </w:r>
      <w:r w:rsidR="007A3B3C">
        <w:t xml:space="preserve">massive deaths </w:t>
      </w:r>
      <w:r w:rsidR="001B475E">
        <w:t xml:space="preserve">while the south was non-existent both economically and politically. </w:t>
      </w:r>
      <w:r w:rsidR="00A41B73">
        <w:t>The civil war was ended</w:t>
      </w:r>
      <w:r w:rsidR="000A08B6">
        <w:t xml:space="preserve"> but </w:t>
      </w:r>
      <w:r w:rsidR="00F502AB">
        <w:t xml:space="preserve">about 4 million slaves do not have the </w:t>
      </w:r>
      <w:r w:rsidR="00B979BD">
        <w:t xml:space="preserve">idea that how they can earn their livelihood. </w:t>
      </w:r>
      <w:r w:rsidR="009C1611">
        <w:t>In 1865 t</w:t>
      </w:r>
      <w:r w:rsidR="00473BF0">
        <w:t>hrough the 13</w:t>
      </w:r>
      <w:r w:rsidRPr="00473BF0" w:rsidR="00473BF0">
        <w:rPr>
          <w:vertAlign w:val="superscript"/>
        </w:rPr>
        <w:t>th</w:t>
      </w:r>
      <w:r w:rsidR="00473BF0">
        <w:t xml:space="preserve"> amendment they become free </w:t>
      </w:r>
      <w:r w:rsidR="00B451B5">
        <w:t xml:space="preserve">as well as in the future it becomes a great concern to several political leaders. </w:t>
      </w:r>
      <w:r w:rsidR="009C1611">
        <w:t xml:space="preserve">The political leaders appeared on the stage </w:t>
      </w:r>
      <w:r w:rsidR="002C2CC7">
        <w:t>with different</w:t>
      </w:r>
      <w:r w:rsidR="004042F2">
        <w:t xml:space="preserve"> reconstruction pl</w:t>
      </w:r>
      <w:r w:rsidR="002C2CC7">
        <w:t>an</w:t>
      </w:r>
      <w:r w:rsidR="00016886">
        <w:t xml:space="preserve"> and each of them believes that their idea is correct</w:t>
      </w:r>
      <w:r w:rsidR="004042F2">
        <w:t xml:space="preserve">. </w:t>
      </w:r>
      <w:r w:rsidR="00C96D35">
        <w:t>So, the 13</w:t>
      </w:r>
      <w:r w:rsidRPr="00C96D35" w:rsidR="00C96D35">
        <w:rPr>
          <w:vertAlign w:val="superscript"/>
        </w:rPr>
        <w:t>th</w:t>
      </w:r>
      <w:r w:rsidR="00C96D35">
        <w:t xml:space="preserve"> amendment ended slavery but the actual idea of freedom </w:t>
      </w:r>
      <w:r w:rsidR="00163158">
        <w:t xml:space="preserve">was not elaborated properly. </w:t>
      </w:r>
      <w:r w:rsidR="00586CDF">
        <w:t>Through this issued proclamation</w:t>
      </w:r>
      <w:r w:rsidR="005E714C">
        <w:t xml:space="preserve"> slaves were free i</w:t>
      </w:r>
      <w:r w:rsidR="00BC6366">
        <w:t xml:space="preserve">n their country but also </w:t>
      </w:r>
      <w:r w:rsidR="00BC6366">
        <w:t xml:space="preserve">in most of the federation. </w:t>
      </w:r>
      <w:r w:rsidR="00AA0D7C">
        <w:t xml:space="preserve">According to this </w:t>
      </w:r>
      <w:r w:rsidR="001B1530">
        <w:t>proclamation</w:t>
      </w:r>
      <w:r w:rsidR="00AA0D7C">
        <w:t xml:space="preserve">, </w:t>
      </w:r>
      <w:r w:rsidR="004F37BF">
        <w:t xml:space="preserve">it is the responsibility of the union army to </w:t>
      </w:r>
      <w:r w:rsidR="002E19F1">
        <w:t>protect</w:t>
      </w:r>
      <w:r w:rsidR="004F37BF">
        <w:t xml:space="preserve"> the rights of these peoples</w:t>
      </w:r>
      <w:r w:rsidR="003F7A0A">
        <w:t xml:space="preserve"> because they declared free now</w:t>
      </w:r>
      <w:r w:rsidR="004F37BF">
        <w:t>.</w:t>
      </w:r>
      <w:r w:rsidR="00370649">
        <w:t xml:space="preserve"> After this emancipation over 200,000 former slaves joined the union army</w:t>
      </w:r>
      <w:r w:rsidR="00CE3842">
        <w:t xml:space="preserve"> while the remaining </w:t>
      </w:r>
      <w:r w:rsidR="003049D5">
        <w:t>stopped</w:t>
      </w:r>
      <w:r w:rsidR="00CE3842">
        <w:t xml:space="preserve"> working</w:t>
      </w:r>
      <w:r w:rsidR="00370649">
        <w:t xml:space="preserve">. </w:t>
      </w:r>
      <w:r w:rsidR="00DD1574">
        <w:t xml:space="preserve">They were destroying the economy of confederation </w:t>
      </w:r>
      <w:r w:rsidR="005B4C2D">
        <w:t>as they did not</w:t>
      </w:r>
      <w:r w:rsidR="003C2083">
        <w:t xml:space="preserve"> grow the crops which confederacy </w:t>
      </w:r>
      <w:r w:rsidR="005B4C2D">
        <w:t xml:space="preserve">required </w:t>
      </w:r>
      <w:r w:rsidR="003031B3">
        <w:t>for their support</w:t>
      </w:r>
      <w:r w:rsidR="00EC3E7D">
        <w:fldChar w:fldCharType="begin"/>
      </w:r>
      <w:r w:rsidR="00182571">
        <w:instrText xml:space="preserve"> ADDIN ZOTERO_ITEM CSL_CITATION {"citationID":"AkjqOUcR","properties":{"formattedCitation":"({\\i{}America\\uc0\\u8217{}s Reconstruction: People and Politics After the Civil War})","plainCitation":"(America’s Reconstruction: People and Politics After the Civil War)","noteIndex":0},"citationItems":[{"id":693,"uris":["http://zotero.org/users/local/vDOrLj7p/items/J7QD2UQR"],"uri":["http://zotero.org/users/local/vDOrLj7p/items/J7QD2UQR"],"itemData":{"id":693,"type":"webpage","title":"America's Reconstruction: People and Politics After the Civil War","URL":"http://www.digitalhistory.uh.edu/exhibits/reconstruction/section2/section2_intro.html","accessed":{"date-parts":[["2019",12,11]]}}}],"schema":"https://github.com/citation-style-language/schema/raw/master/csl-citation.json"} </w:instrText>
      </w:r>
      <w:r w:rsidR="00EC3E7D">
        <w:fldChar w:fldCharType="separate"/>
      </w:r>
      <w:r w:rsidRPr="00182571" w:rsidR="00182571">
        <w:rPr>
          <w:rFonts w:ascii="Times New Roman" w:hAnsi="Times New Roman" w:cs="Times New Roman"/>
        </w:rPr>
        <w:t>(</w:t>
      </w:r>
      <w:r w:rsidRPr="00182571" w:rsidR="00182571">
        <w:rPr>
          <w:rFonts w:ascii="Times New Roman" w:hAnsi="Times New Roman" w:cs="Times New Roman"/>
          <w:i/>
          <w:iCs/>
        </w:rPr>
        <w:t>America’s Reconstruction: People and Politics After the Civil War</w:t>
      </w:r>
      <w:r w:rsidRPr="00182571" w:rsidR="00182571">
        <w:rPr>
          <w:rFonts w:ascii="Times New Roman" w:hAnsi="Times New Roman" w:cs="Times New Roman"/>
        </w:rPr>
        <w:t>)</w:t>
      </w:r>
      <w:r w:rsidR="00EC3E7D">
        <w:fldChar w:fldCharType="end"/>
      </w:r>
      <w:r w:rsidR="003031B3">
        <w:t xml:space="preserve">. </w:t>
      </w:r>
      <w:r w:rsidR="00EB6E95">
        <w:t xml:space="preserve">But they all work together for the development of freedom vision. </w:t>
      </w:r>
      <w:r w:rsidR="009A65B5">
        <w:t xml:space="preserve">The major event occurred </w:t>
      </w:r>
      <w:r w:rsidR="00F0270E">
        <w:t>during the civil war when the triumphant of William Sherman met with freedmen in Georgia</w:t>
      </w:r>
      <w:r w:rsidR="006846F8">
        <w:t xml:space="preserve">. They both have </w:t>
      </w:r>
      <w:r w:rsidR="00343960">
        <w:t>a conversation</w:t>
      </w:r>
      <w:r w:rsidR="006846F8">
        <w:t xml:space="preserve"> related to </w:t>
      </w:r>
      <w:r w:rsidR="008A6D4E">
        <w:t xml:space="preserve">what does freedom means. </w:t>
      </w:r>
      <w:r w:rsidR="00BF4E69">
        <w:t xml:space="preserve">In this conversation, the two most important things came out </w:t>
      </w:r>
      <w:r w:rsidR="004D29EB">
        <w:t>in which one was land</w:t>
      </w:r>
      <w:r w:rsidR="00EC3E7D">
        <w:fldChar w:fldCharType="begin"/>
      </w:r>
      <w:r w:rsidR="00741115">
        <w:instrText xml:space="preserve"> ADDIN ZOTERO_ITEM CSL_CITATION {"citationID":"m3rIyunt","properties":{"formattedCitation":"(\\uc0\\u8220{}Part Two\\uc0\\u8221{})","plainCitation":"(“Part Two”)","noteIndex":0},"citationItems":[{"id":699,"uris":["http://zotero.org/users/local/vDOrLj7p/items/5382KFPN"],"uri":["http://zotero.org/users/local/vDOrLj7p/items/5382KFPN"],"itemData":{"id":699,"type":"webpage","container-title":"Facing History and Ourselves","title":"Part Two: Defining Freedom","title-short":"Part Two","URL":"https://www.facinghistory.org/resource-library/video/part-two-defining-freedom","accessed":{"date-parts":[["2019",12,11]]}}}],"schema":"https://github.com/citation-style-language/schema/raw/master/csl-citation.json"} </w:instrText>
      </w:r>
      <w:r w:rsidR="00EC3E7D">
        <w:fldChar w:fldCharType="separate"/>
      </w:r>
      <w:r w:rsidRPr="00741115" w:rsidR="00741115">
        <w:rPr>
          <w:rFonts w:ascii="Times New Roman" w:hAnsi="Times New Roman" w:cs="Times New Roman"/>
        </w:rPr>
        <w:t>(“Part Two”)</w:t>
      </w:r>
      <w:r w:rsidR="00EC3E7D">
        <w:fldChar w:fldCharType="end"/>
      </w:r>
      <w:r w:rsidR="004D29EB">
        <w:t xml:space="preserve">. </w:t>
      </w:r>
    </w:p>
    <w:p w:rsidR="007654C4" w:rsidP="00D13FC8">
      <w:r>
        <w:t xml:space="preserve">The African Americans always wanted to be landowners </w:t>
      </w:r>
      <w:r w:rsidR="003604F8">
        <w:t xml:space="preserve">for which they were struggling from generations. </w:t>
      </w:r>
      <w:r w:rsidR="00C40980">
        <w:t xml:space="preserve">So, in the reconstruction era, the definition of freedom is associated with </w:t>
      </w:r>
      <w:r w:rsidR="00F057F3">
        <w:t xml:space="preserve">land ownership. </w:t>
      </w:r>
      <w:r w:rsidR="00F347DA">
        <w:t xml:space="preserve">The other crucial aspect of freedom was to be left alone. </w:t>
      </w:r>
      <w:r w:rsidR="00500347">
        <w:t>Through the congress thirteen amendments, the idea of slavery was completely abolished</w:t>
      </w:r>
      <w:r w:rsidR="00EA5E1F">
        <w:t xml:space="preserve"> which destroyed the institution of slavery</w:t>
      </w:r>
      <w:r w:rsidR="00BB7585">
        <w:fldChar w:fldCharType="begin"/>
      </w:r>
      <w:r w:rsidR="00BB7585">
        <w:instrText xml:space="preserve"> ADDIN ZOTERO_ITEM CSL_CITATION {"citationID":"AkjqOUcR","properties":{"formattedCitation":"({\\i{}America\\uc0\\u8217{}s Reconstruction: People and Politics After the Civil War})","plainCitation":"(America’s Reconstruction: People and Politics After the Civil War)","noteIndex":0},"citationItems":[{"id":693,"uris":["http://zotero.org/users/local/vDOrLj7p/items/J7QD2UQR"],"uri":["http://zotero.org/users/local/vDOrLj7p/items/J7QD2UQR"],"itemData":{"id":693,"type":"webpage","title":"America's Reconstruction: People and Politics After the Civil War","URL":"http://www.digitalhistory.uh.edu/exhibits/reconstruction/section2/section2_intro.html","accessed":{"date-parts":[["2019",12,11]]}}}],"schema":"https://github.com/citation-style-language/schema/raw/master/csl-citation.json"} </w:instrText>
      </w:r>
      <w:r w:rsidR="00BB7585">
        <w:fldChar w:fldCharType="separate"/>
      </w:r>
      <w:r w:rsidRPr="00182571" w:rsidR="00BB7585">
        <w:rPr>
          <w:rFonts w:ascii="Times New Roman" w:hAnsi="Times New Roman" w:cs="Times New Roman"/>
        </w:rPr>
        <w:t>(</w:t>
      </w:r>
      <w:r w:rsidRPr="00182571" w:rsidR="00BB7585">
        <w:rPr>
          <w:rFonts w:ascii="Times New Roman" w:hAnsi="Times New Roman" w:cs="Times New Roman"/>
          <w:i/>
          <w:iCs/>
        </w:rPr>
        <w:t>America’s Reconstruction: People and Politics After the Civil War</w:t>
      </w:r>
      <w:r w:rsidRPr="00182571" w:rsidR="00BB7585">
        <w:rPr>
          <w:rFonts w:ascii="Times New Roman" w:hAnsi="Times New Roman" w:cs="Times New Roman"/>
        </w:rPr>
        <w:t>)</w:t>
      </w:r>
      <w:r w:rsidR="00BB7585">
        <w:fldChar w:fldCharType="end"/>
      </w:r>
      <w:r w:rsidR="00EA5E1F">
        <w:t xml:space="preserve">. </w:t>
      </w:r>
      <w:r w:rsidR="008E67C8">
        <w:t xml:space="preserve">This is the dream </w:t>
      </w:r>
      <w:r w:rsidR="00B835B0">
        <w:t>of African</w:t>
      </w:r>
      <w:r w:rsidR="008E67C8">
        <w:t xml:space="preserve"> Americans</w:t>
      </w:r>
      <w:r w:rsidR="008D5656">
        <w:t xml:space="preserve"> which they used to </w:t>
      </w:r>
      <w:r w:rsidR="00B835B0">
        <w:t>envision</w:t>
      </w:r>
      <w:r w:rsidR="008D5656">
        <w:t xml:space="preserve"> in their life daily. </w:t>
      </w:r>
      <w:r w:rsidR="00B81394">
        <w:t xml:space="preserve">Through the abolishment of slavery, they have the opportunity to enjoy all sort of rights which they can’t in the slavery system. </w:t>
      </w:r>
      <w:r w:rsidR="00890611">
        <w:t xml:space="preserve">They were free to find a job, get married and have a family. </w:t>
      </w:r>
      <w:r w:rsidR="00D87C18">
        <w:t xml:space="preserve">But with the idea of freedom that was some of the existential ways </w:t>
      </w:r>
      <w:r w:rsidR="00701D4B">
        <w:t xml:space="preserve">that give the sense of burden </w:t>
      </w:r>
      <w:r w:rsidR="0014658F">
        <w:t xml:space="preserve">on their heart, soul, and head through which they thought that these opportunities can be </w:t>
      </w:r>
      <w:r w:rsidR="00990ACD">
        <w:t>seized</w:t>
      </w:r>
      <w:r w:rsidR="0014658F">
        <w:t xml:space="preserve">. </w:t>
      </w:r>
      <w:r w:rsidR="004B2213">
        <w:t>So, the 13</w:t>
      </w:r>
      <w:r w:rsidRPr="004B2213" w:rsidR="004B2213">
        <w:rPr>
          <w:vertAlign w:val="superscript"/>
        </w:rPr>
        <w:t>th</w:t>
      </w:r>
      <w:r w:rsidR="004B2213">
        <w:t xml:space="preserve"> amendment did not describe freedom they even did not use the term 'freedom'</w:t>
      </w:r>
      <w:r w:rsidR="007201B8">
        <w:t>. The amendment simply says that “</w:t>
      </w:r>
      <w:r w:rsidRPr="007201B8" w:rsidR="007201B8">
        <w:t>slavery may not exist in this country</w:t>
      </w:r>
      <w:r w:rsidR="007201B8">
        <w:t>”</w:t>
      </w:r>
      <w:r w:rsidRPr="007201B8" w:rsidR="007201B8">
        <w:t>.</w:t>
      </w:r>
      <w:r w:rsidR="007201B8">
        <w:t xml:space="preserve"> It also has the second clause which says that </w:t>
      </w:r>
      <w:r w:rsidR="00F2683F">
        <w:t>“</w:t>
      </w:r>
      <w:r w:rsidRPr="00F2683F" w:rsidR="00F2683F">
        <w:t>Congress has the power to enforce this by appropriate legislation</w:t>
      </w:r>
      <w:r w:rsidR="00F2683F">
        <w:t>”.</w:t>
      </w:r>
      <w:r w:rsidR="002526A7">
        <w:t xml:space="preserve"> This point raised the question that is freedom still exists </w:t>
      </w:r>
      <w:r w:rsidR="00F04210">
        <w:t xml:space="preserve">and the Reconstruction started the debate on </w:t>
      </w:r>
      <w:r w:rsidR="00F04210">
        <w:t xml:space="preserve">the freedom definition. </w:t>
      </w:r>
      <w:r w:rsidR="00E0647D">
        <w:t xml:space="preserve">Though African Americansaspired by the fact that they become equal citizens. </w:t>
      </w:r>
      <w:r w:rsidR="00B83CBC">
        <w:t xml:space="preserve">They were happy about getting the right to vote and other equal </w:t>
      </w:r>
      <w:r w:rsidR="00E329FF">
        <w:t>citizens’</w:t>
      </w:r>
      <w:r w:rsidR="00B83CBC">
        <w:t xml:space="preserve"> rights.</w:t>
      </w:r>
      <w:r w:rsidR="001E5D88">
        <w:t xml:space="preserve"> Being the equal citizen the black people's idea ran completely against white supremacy. </w:t>
      </w:r>
      <w:r w:rsidR="00FA7164">
        <w:t xml:space="preserve">By the </w:t>
      </w:r>
      <w:r w:rsidR="00703835">
        <w:t>end</w:t>
      </w:r>
      <w:r w:rsidR="00FA7164">
        <w:t xml:space="preserve"> of the civil war, </w:t>
      </w:r>
      <w:r w:rsidR="00C32888">
        <w:t>slaves were a transition from slavery to freedom</w:t>
      </w:r>
      <w:r w:rsidR="00BB7585">
        <w:fldChar w:fldCharType="begin"/>
      </w:r>
      <w:r w:rsidR="00BB7585">
        <w:instrText xml:space="preserve"> ADDIN ZOTERO_ITEM CSL_CITATION {"citationID":"AkjqOUcR","properties":{"formattedCitation":"({\\i{}America\\uc0\\u8217{}s Reconstruction: People and Politics After the Civil War})","plainCitation":"(America’s Reconstruction: People and Politics After the Civil War)","noteIndex":0},"citationItems":[{"id":693,"uris":["http://zotero.org/users/local/vDOrLj7p/items/J7QD2UQR"],"uri":["http://zotero.org/users/local/vDOrLj7p/items/J7QD2UQR"],"itemData":{"id":693,"type":"webpage","title":"America's Reconstruction: People and Politics After the Civil War","URL":"http://www.digitalhistory.uh.edu/exhibits/reconstruction/section2/section2_intro.html","accessed":{"date-parts":[["2019",12,11]]}}}],"schema":"https://github.com/citation-style-language/schema/raw/master/csl-citation.json"} </w:instrText>
      </w:r>
      <w:r w:rsidR="00BB7585">
        <w:fldChar w:fldCharType="separate"/>
      </w:r>
      <w:r w:rsidRPr="00182571" w:rsidR="00BB7585">
        <w:rPr>
          <w:rFonts w:ascii="Times New Roman" w:hAnsi="Times New Roman" w:cs="Times New Roman"/>
        </w:rPr>
        <w:t>(</w:t>
      </w:r>
      <w:r w:rsidRPr="00182571" w:rsidR="00BB7585">
        <w:rPr>
          <w:rFonts w:ascii="Times New Roman" w:hAnsi="Times New Roman" w:cs="Times New Roman"/>
          <w:i/>
          <w:iCs/>
        </w:rPr>
        <w:t>America’s Reconstruction: People and Politics After the Civil War</w:t>
      </w:r>
      <w:r w:rsidRPr="00182571" w:rsidR="00BB7585">
        <w:rPr>
          <w:rFonts w:ascii="Times New Roman" w:hAnsi="Times New Roman" w:cs="Times New Roman"/>
        </w:rPr>
        <w:t>)</w:t>
      </w:r>
      <w:r w:rsidR="00BB7585">
        <w:fldChar w:fldCharType="end"/>
      </w:r>
      <w:r w:rsidR="00C32888">
        <w:t xml:space="preserve">. </w:t>
      </w:r>
      <w:r w:rsidR="002E3802">
        <w:t xml:space="preserve">Then they set up schools, have medical </w:t>
      </w:r>
      <w:r w:rsidR="007D60C6">
        <w:t>privileges</w:t>
      </w:r>
      <w:r w:rsidR="002E3802">
        <w:t xml:space="preserve">, </w:t>
      </w:r>
      <w:r w:rsidR="007D60C6">
        <w:t xml:space="preserve">develop their court system and settled on the land. </w:t>
      </w:r>
    </w:p>
    <w:p w:rsidR="003C2A50" w:rsidP="00D13FC8">
      <w:r>
        <w:t xml:space="preserve">So, the definition of freedom related to the reconstruction era </w:t>
      </w:r>
      <w:r w:rsidR="00EB0E93">
        <w:t xml:space="preserve">gave black people independence on their land. </w:t>
      </w:r>
      <w:r w:rsidR="00C05A64">
        <w:t xml:space="preserve">This provides common identity grounds to both black and white. </w:t>
      </w:r>
      <w:r w:rsidR="0015285A">
        <w:t xml:space="preserve">But unfortunately, it remained divided because of </w:t>
      </w:r>
      <w:r w:rsidR="006551EE">
        <w:t>racism</w:t>
      </w:r>
      <w:r w:rsidR="0015285A">
        <w:t>.</w:t>
      </w:r>
      <w:r w:rsidR="006551EE">
        <w:t xml:space="preserve"> As it was believed by Southern white that they were better than African Americans.</w:t>
      </w:r>
    </w:p>
    <w:p w:rsidR="00C540CF" w:rsidP="00D13FC8">
      <w:r>
        <w:t xml:space="preserve">The concept of freedom also remained the conflict issue in the </w:t>
      </w:r>
      <w:r w:rsidR="00DC5862">
        <w:t>colonial era</w:t>
      </w:r>
      <w:r w:rsidR="00762271">
        <w:t xml:space="preserve"> between colonies, settlers, slaves and union</w:t>
      </w:r>
      <w:r w:rsidR="00EC3E7D">
        <w:fldChar w:fldCharType="begin"/>
      </w:r>
      <w:r w:rsidR="006128E6">
        <w:instrText xml:space="preserve"> ADDIN ZOTERO_ITEM CSL_CITATION {"citationID":"Z0MQ3Ib4","properties":{"formattedCitation":"(\\uc0\\u8220{}Defining Freedom\\uc0\\u8221{})","plainCitation":"(“Defining Freedom”)","noteIndex":0},"citationItems":[{"id":703,"uris":["http://zotero.org/users/local/vDOrLj7p/items/3RZTW4RQ"],"uri":["http://zotero.org/users/local/vDOrLj7p/items/3RZTW4RQ"],"itemData":{"id":703,"type":"webpage","abstract":"Students examine how freed people in the United States sought to define freedom after Emancipation.","container-title":"Facing History and Ourselves","title":"Defining Freedom","URL":"https://www.facinghistory.org/reconstruction-era/lessons/defining-freedom","accessed":{"date-parts":[["2019",12,11]]}}}],"schema":"https://github.com/citation-style-language/schema/raw/master/csl-citation.json"} </w:instrText>
      </w:r>
      <w:r w:rsidR="00EC3E7D">
        <w:fldChar w:fldCharType="separate"/>
      </w:r>
      <w:r w:rsidRPr="006128E6" w:rsidR="006128E6">
        <w:rPr>
          <w:rFonts w:ascii="Times New Roman" w:hAnsi="Times New Roman" w:cs="Times New Roman"/>
        </w:rPr>
        <w:t>s ("Defining Freedom")</w:t>
      </w:r>
      <w:r w:rsidR="00EC3E7D">
        <w:fldChar w:fldCharType="end"/>
      </w:r>
      <w:r w:rsidR="00DC5862">
        <w:t>.</w:t>
      </w:r>
      <w:r w:rsidR="000A51A0">
        <w:t xml:space="preserve"> </w:t>
      </w:r>
      <w:r w:rsidR="003F75FD">
        <w:t xml:space="preserve">The Europeans who settled in America defined freedom in </w:t>
      </w:r>
      <w:r w:rsidR="00F76BEB">
        <w:t>a completely different way which includes</w:t>
      </w:r>
      <w:r w:rsidR="0045393E">
        <w:t xml:space="preserve"> economic freedom, religious freedom, and independence. </w:t>
      </w:r>
      <w:r w:rsidR="00F76BEB">
        <w:t xml:space="preserve">However, the idea of freedom of slaves was literal. </w:t>
      </w:r>
      <w:r w:rsidR="00DF39D6">
        <w:t xml:space="preserve">As the colonial vision for freedom on religion which is that most of the early settlers came to this New World for </w:t>
      </w:r>
      <w:r w:rsidR="00497F72">
        <w:t xml:space="preserve">religious freedom. </w:t>
      </w:r>
      <w:r w:rsidR="00642F14">
        <w:t xml:space="preserve">According to Mayflower, </w:t>
      </w:r>
      <w:r w:rsidRPr="00642F14" w:rsidR="00642F14">
        <w:t>"Having undertaken, for the glory of God and advancement of the Christian faith and honor of our King and Country, a voyage to plant the first Colony in the northern parts of Virginia</w:t>
      </w:r>
      <w:r w:rsidR="006848F2">
        <w:t>.</w:t>
      </w:r>
      <w:r w:rsidRPr="00642F14" w:rsidR="00642F14">
        <w:t>”</w:t>
      </w:r>
      <w:r w:rsidR="00DC5862">
        <w:t xml:space="preserve"> </w:t>
      </w:r>
      <w:r w:rsidR="006848F2">
        <w:t>However, the concept of freedom changed in America after some time</w:t>
      </w:r>
      <w:r w:rsidR="006D2173">
        <w:t xml:space="preserve">. As with the end of the revolutionary war, America becomes independent </w:t>
      </w:r>
      <w:r w:rsidR="00EF1E9F">
        <w:t xml:space="preserve">and the freedom concept changed. </w:t>
      </w:r>
    </w:p>
    <w:p w:rsidR="00D82C0E" w:rsidP="00D13FC8">
      <w:r>
        <w:t>The foundation of America is based on the freedom idea but the definition of freedom is described differently from one person to the other person</w:t>
      </w:r>
      <w:r w:rsidR="00312D9D">
        <w:fldChar w:fldCharType="begin"/>
      </w:r>
      <w:r w:rsidR="00312D9D">
        <w:instrText xml:space="preserve"> ADDIN ZOTERO_ITEM CSL_CITATION {"citationID":"FTsjtZNW","properties":{"formattedCitation":"({\\i{}Africans in Spanish-America: Slavery, Freedom and Identities in the Colonial Era | Hensel | INDIANA})","plainCitation":"(Africans in Spanish-America: Slavery, Freedom and Identities in the Colonial Era | Hensel | INDIANA)","noteIndex":0},"citationItems":[{"id":701,"uris":["http://zotero.org/users/local/vDOrLj7p/items/BLLT2ZAE"],"uri":["http://zotero.org/users/local/vDOrLj7p/items/BLLT2ZAE"],"itemData":{"id":701,"type":"webpage","title":"Africans in Spanish-America: Slavery, Freedom and Identities in the Colonial Era | Hensel | INDIANA","URL":"https://journals.iai.spk-berlin.de/index.php/indiana/article/view/1943","accessed":{"date-parts":[["2019",12,11]]}}}],"schema":"https://github.com/citation-style-language/schema/raw/master/csl-citation.json"} </w:instrText>
      </w:r>
      <w:r w:rsidR="00312D9D">
        <w:fldChar w:fldCharType="separate"/>
      </w:r>
      <w:r w:rsidRPr="000C36BC" w:rsidR="00312D9D">
        <w:rPr>
          <w:rFonts w:ascii="Times New Roman" w:hAnsi="Times New Roman" w:cs="Times New Roman"/>
        </w:rPr>
        <w:t>(</w:t>
      </w:r>
      <w:r w:rsidRPr="000C36BC" w:rsidR="00312D9D">
        <w:rPr>
          <w:rFonts w:ascii="Times New Roman" w:hAnsi="Times New Roman" w:cs="Times New Roman"/>
          <w:i/>
          <w:iCs/>
        </w:rPr>
        <w:t>Africans in Spanish-America: Slavery, Freedom and Identities in the Colonial Era | Hensel | INDIANA</w:t>
      </w:r>
      <w:r w:rsidRPr="000C36BC" w:rsidR="00312D9D">
        <w:rPr>
          <w:rFonts w:ascii="Times New Roman" w:hAnsi="Times New Roman" w:cs="Times New Roman"/>
        </w:rPr>
        <w:t>)</w:t>
      </w:r>
      <w:r w:rsidR="00312D9D">
        <w:fldChar w:fldCharType="end"/>
      </w:r>
      <w:r>
        <w:t xml:space="preserve">. </w:t>
      </w:r>
      <w:r w:rsidR="009841F3">
        <w:t xml:space="preserve">Freedom also influences and </w:t>
      </w:r>
      <w:r w:rsidR="009841F3">
        <w:t xml:space="preserve">shaped American involvement in conflicts and war which include WWII, Civil war and revolutionary war. </w:t>
      </w:r>
      <w:r w:rsidR="000874A5">
        <w:t xml:space="preserve">The freedom theme also shaped the law which is evident in the constitution. Hence, it can be seen that the definition of freedom is different at a different time in America. </w:t>
      </w:r>
      <w:r w:rsidR="009841F3">
        <w:t xml:space="preserve"> </w:t>
      </w:r>
      <w:r w:rsidR="006848F2">
        <w:t xml:space="preserve">  </w:t>
      </w:r>
    </w:p>
    <w:p w:rsidR="003C2A50" w:rsidP="00D13FC8"/>
    <w:p w:rsidR="003C2A50" w:rsidP="00D13FC8"/>
    <w:p w:rsidR="003C2A50" w:rsidP="00D13FC8"/>
    <w:p w:rsidR="003C2A50" w:rsidP="00D13FC8"/>
    <w:p w:rsidR="003C2A50" w:rsidP="00D13FC8"/>
    <w:p w:rsidR="003C2A50" w:rsidP="00D13FC8"/>
    <w:p w:rsidR="003C2A50" w:rsidP="00D13FC8"/>
    <w:p w:rsidR="003C2A50" w:rsidP="00D13FC8"/>
    <w:p w:rsidR="003C2A50" w:rsidP="00D13FC8"/>
    <w:p w:rsidR="003C2A50" w:rsidP="00D13FC8"/>
    <w:p w:rsidR="003C2A50" w:rsidP="00D13FC8"/>
    <w:p w:rsidR="003C2A50" w:rsidP="00D13FC8"/>
    <w:p w:rsidR="003C2A50" w:rsidP="00D13FC8"/>
    <w:p w:rsidR="003C2A50" w:rsidP="00D13FC8"/>
    <w:p w:rsidR="003C2A50" w:rsidP="00D13FC8">
      <w:r>
        <w:t xml:space="preserve">Work Cited </w:t>
      </w:r>
    </w:p>
    <w:p w:rsidR="006128E6" w:rsidRPr="006128E6" w:rsidP="006128E6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 w:rsidR="003C2A50">
        <w:instrText xml:space="preserve"> ADDIN ZOTERO_BIBL {"uncited":[],"omitted":[],"custom":[]} CSL_BIBLIOGRAPHY </w:instrText>
      </w:r>
      <w:r>
        <w:fldChar w:fldCharType="separate"/>
      </w:r>
      <w:r w:rsidRPr="006128E6">
        <w:rPr>
          <w:rFonts w:ascii="Times New Roman" w:hAnsi="Times New Roman" w:cs="Times New Roman"/>
          <w:i/>
          <w:iCs/>
        </w:rPr>
        <w:t>Africans in Spanish-America: Slavery, Freedom and Identities in the Colonial Era | Hensel | INDIANA</w:t>
      </w:r>
      <w:r w:rsidRPr="006128E6">
        <w:rPr>
          <w:rFonts w:ascii="Times New Roman" w:hAnsi="Times New Roman" w:cs="Times New Roman"/>
        </w:rPr>
        <w:t>. https://journals.iai.spk-berlin.de/index.php/indiana/article/view/1943. Accessed 11 Dec. 2019.</w:t>
      </w:r>
    </w:p>
    <w:p w:rsidR="006128E6" w:rsidRPr="006128E6" w:rsidP="006128E6">
      <w:pPr>
        <w:pStyle w:val="Bibliography"/>
        <w:rPr>
          <w:rFonts w:ascii="Times New Roman" w:hAnsi="Times New Roman" w:cs="Times New Roman"/>
        </w:rPr>
      </w:pPr>
      <w:r w:rsidRPr="006128E6">
        <w:rPr>
          <w:rFonts w:ascii="Times New Roman" w:hAnsi="Times New Roman" w:cs="Times New Roman"/>
          <w:i/>
          <w:iCs/>
        </w:rPr>
        <w:t>America’s Reconstruction: People and Politics After the Civil War</w:t>
      </w:r>
      <w:r w:rsidRPr="006128E6">
        <w:rPr>
          <w:rFonts w:ascii="Times New Roman" w:hAnsi="Times New Roman" w:cs="Times New Roman"/>
        </w:rPr>
        <w:t>. http://www.digitalhistory.uh.edu/exhibits/reconstruction/section2/section2_intro.html. Accessed 11 Dec. 2019.</w:t>
      </w:r>
    </w:p>
    <w:p w:rsidR="006128E6" w:rsidRPr="006128E6" w:rsidP="006128E6">
      <w:pPr>
        <w:pStyle w:val="Bibliography"/>
        <w:rPr>
          <w:rFonts w:ascii="Times New Roman" w:hAnsi="Times New Roman" w:cs="Times New Roman"/>
        </w:rPr>
      </w:pPr>
      <w:r w:rsidRPr="006128E6">
        <w:rPr>
          <w:rFonts w:ascii="Times New Roman" w:hAnsi="Times New Roman" w:cs="Times New Roman"/>
        </w:rPr>
        <w:t xml:space="preserve">“Defining Freedom.” </w:t>
      </w:r>
      <w:r w:rsidRPr="006128E6">
        <w:rPr>
          <w:rFonts w:ascii="Times New Roman" w:hAnsi="Times New Roman" w:cs="Times New Roman"/>
          <w:i/>
          <w:iCs/>
        </w:rPr>
        <w:t>Facing History and Ourselves</w:t>
      </w:r>
      <w:r w:rsidRPr="006128E6">
        <w:rPr>
          <w:rFonts w:ascii="Times New Roman" w:hAnsi="Times New Roman" w:cs="Times New Roman"/>
        </w:rPr>
        <w:t>, https://www.facinghistory.org/reconstruction-era/lessons/defining-freedom. Accessed 11 Dec. 2019.</w:t>
      </w:r>
    </w:p>
    <w:p w:rsidR="006128E6" w:rsidRPr="006128E6" w:rsidP="006128E6">
      <w:pPr>
        <w:pStyle w:val="Bibliography"/>
        <w:rPr>
          <w:rFonts w:ascii="Times New Roman" w:hAnsi="Times New Roman" w:cs="Times New Roman"/>
        </w:rPr>
      </w:pPr>
      <w:r w:rsidRPr="006128E6">
        <w:rPr>
          <w:rFonts w:ascii="Times New Roman" w:hAnsi="Times New Roman" w:cs="Times New Roman"/>
        </w:rPr>
        <w:t xml:space="preserve">“Part Two: Defining Freedom.” </w:t>
      </w:r>
      <w:r w:rsidRPr="006128E6">
        <w:rPr>
          <w:rFonts w:ascii="Times New Roman" w:hAnsi="Times New Roman" w:cs="Times New Roman"/>
          <w:i/>
          <w:iCs/>
        </w:rPr>
        <w:t>Facing History and Ourselves</w:t>
      </w:r>
      <w:r w:rsidRPr="006128E6">
        <w:rPr>
          <w:rFonts w:ascii="Times New Roman" w:hAnsi="Times New Roman" w:cs="Times New Roman"/>
        </w:rPr>
        <w:t>, https://www.facinghistory.org/resource-library/video/part-two-defining-freedom. Accessed 11 Dec. 2019.</w:t>
      </w:r>
    </w:p>
    <w:p w:rsidR="00F37B6D" w:rsidP="00D13FC8">
      <w:r>
        <w:fldChar w:fldCharType="end"/>
      </w:r>
      <w:bookmarkStart w:id="0" w:name="_GoBack"/>
      <w:bookmarkEnd w:id="0"/>
    </w:p>
    <w:p w:rsidR="00D168EF" w:rsidRPr="00D13FC8" w:rsidP="00D13FC8"/>
    <w:sectPr w:rsidSect="00EC3E7D">
      <w:headerReference w:type="default" r:id="rId5"/>
      <w:headerReference w:type="first" r:id="rId6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Arial Unicode MS"/>
    <w:panose1 w:val="02010600030101010101"/>
    <w:charset w:val="86"/>
    <w:family w:val="modern"/>
    <w:notTrueType/>
    <w:pitch w:val="fixed"/>
    <w:sig w:usb0="00000000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614DD">
    <w:pPr>
      <w:pStyle w:val="Header"/>
    </w:pPr>
    <w:sdt>
      <w:sdtPr>
        <w:alias w:val="Last Name:"/>
        <w:tag w:val="Last Name:"/>
        <w:id w:val="343136273"/>
        <w:showingPlcHdr/>
        <w:richText/>
        <w:temporary/>
      </w:sdtPr>
      <w:sdtContent>
        <w:r w:rsidR="00F9444C">
          <w:t>Last Name</w:t>
        </w:r>
      </w:sdtContent>
    </w:sdt>
    <w:r>
      <w:fldChar w:fldCharType="begin"/>
    </w:r>
    <w:r w:rsidR="00691EC1">
      <w:instrText xml:space="preserve"> PAGE   \* MERGEFORMAT </w:instrText>
    </w:r>
    <w:r>
      <w:fldChar w:fldCharType="separate"/>
    </w:r>
    <w:r w:rsidR="00BB7585">
      <w:rPr>
        <w:noProof/>
      </w:rPr>
      <w:t>4</w:t>
    </w:r>
    <w:r>
      <w:rPr>
        <w:noProof/>
      </w:rPr>
      <w:fldChar w:fldCharType="end"/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614DD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showingPlcHdr/>
        <w:richText/>
        <w:temporary/>
      </w:sdtPr>
      <w:sdtContent>
        <w:r w:rsidR="00F9444C">
          <w:t>Last Name</w:t>
        </w:r>
      </w:sdtContent>
    </w:sdt>
    <w:r>
      <w:fldChar w:fldCharType="begin"/>
    </w:r>
    <w:r w:rsidR="00691EC1">
      <w:instrText xml:space="preserve"> PAGE   \* MERGEFORMAT </w:instrText>
    </w:r>
    <w:r>
      <w:fldChar w:fldCharType="separate"/>
    </w:r>
    <w:r w:rsidR="00312D9D">
      <w:rPr>
        <w:noProof/>
      </w:rPr>
      <w:t>1</w:t>
    </w:r>
    <w:r>
      <w:rPr>
        <w:noProof/>
      </w:rPr>
      <w:fldChar w:fldCharType="end"/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removePersonalInformation/>
  <w:removeDateAndTime/>
  <w:defaultTabStop w:val="720"/>
  <w:characterSpacingControl w:val="doNotCompress"/>
  <w:compat>
    <w:useFELayout/>
  </w:compat>
  <w:rsids>
    <w:rsidRoot w:val="00F83220"/>
    <w:rsid w:val="000166A4"/>
    <w:rsid w:val="00016886"/>
    <w:rsid w:val="00040CBB"/>
    <w:rsid w:val="000874A5"/>
    <w:rsid w:val="000A08B6"/>
    <w:rsid w:val="000A51A0"/>
    <w:rsid w:val="000A690D"/>
    <w:rsid w:val="000B78C8"/>
    <w:rsid w:val="000C36BC"/>
    <w:rsid w:val="000E1577"/>
    <w:rsid w:val="001463B2"/>
    <w:rsid w:val="0014658F"/>
    <w:rsid w:val="0015285A"/>
    <w:rsid w:val="00163158"/>
    <w:rsid w:val="00182571"/>
    <w:rsid w:val="001A3370"/>
    <w:rsid w:val="001B1530"/>
    <w:rsid w:val="001B475E"/>
    <w:rsid w:val="001B65AE"/>
    <w:rsid w:val="001E5D88"/>
    <w:rsid w:val="001E652E"/>
    <w:rsid w:val="001F62C0"/>
    <w:rsid w:val="002261EF"/>
    <w:rsid w:val="00240151"/>
    <w:rsid w:val="00245E02"/>
    <w:rsid w:val="002526A7"/>
    <w:rsid w:val="00296372"/>
    <w:rsid w:val="002C2CC7"/>
    <w:rsid w:val="002E19F1"/>
    <w:rsid w:val="002E3802"/>
    <w:rsid w:val="003031B3"/>
    <w:rsid w:val="003049D5"/>
    <w:rsid w:val="00312D9D"/>
    <w:rsid w:val="00343960"/>
    <w:rsid w:val="00353B66"/>
    <w:rsid w:val="003604F8"/>
    <w:rsid w:val="00364805"/>
    <w:rsid w:val="00370649"/>
    <w:rsid w:val="003C2083"/>
    <w:rsid w:val="003C2A50"/>
    <w:rsid w:val="003F75FD"/>
    <w:rsid w:val="003F7A0A"/>
    <w:rsid w:val="004042F2"/>
    <w:rsid w:val="00412540"/>
    <w:rsid w:val="004442ED"/>
    <w:rsid w:val="0045393E"/>
    <w:rsid w:val="00456604"/>
    <w:rsid w:val="00473BF0"/>
    <w:rsid w:val="00497F72"/>
    <w:rsid w:val="004A2675"/>
    <w:rsid w:val="004B2213"/>
    <w:rsid w:val="004D29EB"/>
    <w:rsid w:val="004E47E7"/>
    <w:rsid w:val="004F37BF"/>
    <w:rsid w:val="004F7139"/>
    <w:rsid w:val="00500347"/>
    <w:rsid w:val="005525EB"/>
    <w:rsid w:val="0057093C"/>
    <w:rsid w:val="00573273"/>
    <w:rsid w:val="00586CDF"/>
    <w:rsid w:val="005967BA"/>
    <w:rsid w:val="00596AFB"/>
    <w:rsid w:val="005B4C2D"/>
    <w:rsid w:val="005E5DDA"/>
    <w:rsid w:val="005E714C"/>
    <w:rsid w:val="00601A78"/>
    <w:rsid w:val="006128E6"/>
    <w:rsid w:val="00642F14"/>
    <w:rsid w:val="006551EE"/>
    <w:rsid w:val="006846F8"/>
    <w:rsid w:val="006848F2"/>
    <w:rsid w:val="00691EC1"/>
    <w:rsid w:val="006D2173"/>
    <w:rsid w:val="00701D4B"/>
    <w:rsid w:val="00703835"/>
    <w:rsid w:val="007201B8"/>
    <w:rsid w:val="00741115"/>
    <w:rsid w:val="00762271"/>
    <w:rsid w:val="007654C4"/>
    <w:rsid w:val="007A3B3C"/>
    <w:rsid w:val="007B7340"/>
    <w:rsid w:val="007B7E42"/>
    <w:rsid w:val="007C53FB"/>
    <w:rsid w:val="007D60C6"/>
    <w:rsid w:val="00890611"/>
    <w:rsid w:val="008A6D4E"/>
    <w:rsid w:val="008B7D18"/>
    <w:rsid w:val="008D5656"/>
    <w:rsid w:val="008E67C8"/>
    <w:rsid w:val="008F1F97"/>
    <w:rsid w:val="008F4052"/>
    <w:rsid w:val="009841F3"/>
    <w:rsid w:val="0098541F"/>
    <w:rsid w:val="00985A65"/>
    <w:rsid w:val="00990ACD"/>
    <w:rsid w:val="009A65B5"/>
    <w:rsid w:val="009C1611"/>
    <w:rsid w:val="009D4EB3"/>
    <w:rsid w:val="009E57B7"/>
    <w:rsid w:val="00A41B73"/>
    <w:rsid w:val="00A41EE2"/>
    <w:rsid w:val="00A759E5"/>
    <w:rsid w:val="00A9445C"/>
    <w:rsid w:val="00AA0D7C"/>
    <w:rsid w:val="00B13D1B"/>
    <w:rsid w:val="00B260CA"/>
    <w:rsid w:val="00B32217"/>
    <w:rsid w:val="00B451B5"/>
    <w:rsid w:val="00B47372"/>
    <w:rsid w:val="00B81394"/>
    <w:rsid w:val="00B818DF"/>
    <w:rsid w:val="00B835B0"/>
    <w:rsid w:val="00B83CBC"/>
    <w:rsid w:val="00B979BD"/>
    <w:rsid w:val="00BA1BAA"/>
    <w:rsid w:val="00BB7585"/>
    <w:rsid w:val="00BC6366"/>
    <w:rsid w:val="00BE3809"/>
    <w:rsid w:val="00BE7DE8"/>
    <w:rsid w:val="00BF4E69"/>
    <w:rsid w:val="00C05A64"/>
    <w:rsid w:val="00C32888"/>
    <w:rsid w:val="00C40980"/>
    <w:rsid w:val="00C540CF"/>
    <w:rsid w:val="00C96D35"/>
    <w:rsid w:val="00CD3FEE"/>
    <w:rsid w:val="00CE3842"/>
    <w:rsid w:val="00D05A7B"/>
    <w:rsid w:val="00D13FC8"/>
    <w:rsid w:val="00D168EF"/>
    <w:rsid w:val="00D52117"/>
    <w:rsid w:val="00D731A4"/>
    <w:rsid w:val="00D82C0E"/>
    <w:rsid w:val="00D87C18"/>
    <w:rsid w:val="00DB0D39"/>
    <w:rsid w:val="00DC267D"/>
    <w:rsid w:val="00DC3FE0"/>
    <w:rsid w:val="00DC5862"/>
    <w:rsid w:val="00DD1574"/>
    <w:rsid w:val="00DF39D6"/>
    <w:rsid w:val="00E0647D"/>
    <w:rsid w:val="00E14005"/>
    <w:rsid w:val="00E265C4"/>
    <w:rsid w:val="00E329FF"/>
    <w:rsid w:val="00E5181C"/>
    <w:rsid w:val="00E614DD"/>
    <w:rsid w:val="00E627B4"/>
    <w:rsid w:val="00EA5E1F"/>
    <w:rsid w:val="00EB0E93"/>
    <w:rsid w:val="00EB6E95"/>
    <w:rsid w:val="00EC3E7D"/>
    <w:rsid w:val="00EF1E9F"/>
    <w:rsid w:val="00EF51AE"/>
    <w:rsid w:val="00F0270E"/>
    <w:rsid w:val="00F04210"/>
    <w:rsid w:val="00F057F3"/>
    <w:rsid w:val="00F2683F"/>
    <w:rsid w:val="00F347DA"/>
    <w:rsid w:val="00F37B6D"/>
    <w:rsid w:val="00F502AB"/>
    <w:rsid w:val="00F76BEB"/>
    <w:rsid w:val="00F83220"/>
    <w:rsid w:val="00F9444C"/>
    <w:rsid w:val="00FA7164"/>
    <w:rsid w:val="00FB2356"/>
    <w:rsid w:val="00FE4545"/>
  </w:rsids>
  <m:mathPr>
    <m:mathFont m:val="Cambria Math"/>
    <m:smallFrac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uiPriority="11" w:qFormat="1"/>
    <w:lsdException w:name="Strong" w:uiPriority="22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semiHidden="0" w:uiPriority="29" w:unhideWhenUsed="0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C3E7D"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  <w:rsid w:val="00EC3E7D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rsid w:val="00EC3E7D"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rsid w:val="00EC3E7D"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C3E7D"/>
  </w:style>
  <w:style w:type="paragraph" w:styleId="BodyText2">
    <w:name w:val="Body Text 2"/>
    <w:basedOn w:val="Normal"/>
    <w:link w:val="BodyText2Char"/>
    <w:uiPriority w:val="99"/>
    <w:semiHidden/>
    <w:unhideWhenUsed/>
    <w:rsid w:val="00EC3E7D"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EC3E7D"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EC3E7D"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EC3E7D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C3E7D"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C3E7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EC3E7D"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EC3E7D"/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C3E7D"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C3E7D"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EC3E7D"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EC3E7D"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EC3E7D"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sid w:val="00EC3E7D"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EC3E7D"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EC3E7D"/>
  </w:style>
  <w:style w:type="paragraph" w:styleId="EndnoteText">
    <w:name w:val="endnote text"/>
    <w:basedOn w:val="Normal"/>
    <w:link w:val="EndnoteTextChar"/>
    <w:uiPriority w:val="99"/>
    <w:semiHidden/>
    <w:unhideWhenUsed/>
    <w:rsid w:val="00EC3E7D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C3E7D"/>
  </w:style>
  <w:style w:type="paragraph" w:styleId="EnvelopeAddress">
    <w:name w:val="envelope address"/>
    <w:basedOn w:val="Normal"/>
    <w:uiPriority w:val="99"/>
    <w:semiHidden/>
    <w:unhideWhenUsed/>
    <w:rsid w:val="00EC3E7D"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rsid w:val="00EC3E7D"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EC3E7D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C3E7D"/>
  </w:style>
  <w:style w:type="character" w:customStyle="1" w:styleId="Heading1Char">
    <w:name w:val="Heading 1 Char"/>
    <w:basedOn w:val="DefaultParagraphFont"/>
    <w:link w:val="Heading1"/>
    <w:uiPriority w:val="9"/>
    <w:rsid w:val="00EC3E7D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C3E7D"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C3E7D"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C3E7D"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C3E7D"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C3E7D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C3E7D"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C3E7D"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C3E7D"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EC3E7D"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EC3E7D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EC3E7D"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EC3E7D"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EC3E7D"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EC3E7D"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EC3E7D"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EC3E7D"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EC3E7D"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EC3E7D"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EC3E7D"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EC3E7D"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rsid w:val="00EC3E7D"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rsid w:val="00EC3E7D"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rsid w:val="00EC3E7D"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rsid w:val="00EC3E7D"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rsid w:val="00EC3E7D"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rsid w:val="00EC3E7D"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rsid w:val="00EC3E7D"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rsid w:val="00EC3E7D"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rsid w:val="00EC3E7D"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rsid w:val="00EC3E7D"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EC3E7D"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EC3E7D"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EC3E7D"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EC3E7D"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EC3E7D"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rsid w:val="00EC3E7D"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rsid w:val="00EC3E7D"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rsid w:val="00EC3E7D"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rsid w:val="00EC3E7D"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rsid w:val="00EC3E7D"/>
    <w:pPr>
      <w:numPr>
        <w:numId w:val="10"/>
      </w:numPr>
      <w:ind w:firstLine="0"/>
      <w:contextualSpacing/>
    </w:pPr>
  </w:style>
  <w:style w:type="paragraph" w:styleId="Macro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EC3E7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EC3E7D"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rsid w:val="00EC3E7D"/>
    <w:pPr>
      <w:ind w:firstLine="0"/>
    </w:pPr>
  </w:style>
  <w:style w:type="paragraph" w:styleId="NormalWeb">
    <w:name w:val="Normal (Web)"/>
    <w:basedOn w:val="Normal"/>
    <w:uiPriority w:val="99"/>
    <w:semiHidden/>
    <w:unhideWhenUsed/>
    <w:rsid w:val="00EC3E7D"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rsid w:val="00EC3E7D"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EC3E7D"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EC3E7D"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rsid w:val="00EC3E7D"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EC3E7D"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EC3E7D"/>
  </w:style>
  <w:style w:type="paragraph" w:styleId="Signature">
    <w:name w:val="Signature"/>
    <w:basedOn w:val="Normal"/>
    <w:link w:val="SignatureChar"/>
    <w:uiPriority w:val="99"/>
    <w:semiHidden/>
    <w:unhideWhenUsed/>
    <w:rsid w:val="00EC3E7D"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EC3E7D"/>
  </w:style>
  <w:style w:type="paragraph" w:styleId="TableofAuthorities">
    <w:name w:val="table of authorities"/>
    <w:basedOn w:val="Normal"/>
    <w:next w:val="Normal"/>
    <w:uiPriority w:val="99"/>
    <w:semiHidden/>
    <w:unhideWhenUsed/>
    <w:rsid w:val="00EC3E7D"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EC3E7D"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rsid w:val="00EC3E7D"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EC3E7D"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EC3E7D"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EC3E7D"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EC3E7D"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EC3E7D"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EC3E7D"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EC3E7D"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EC3E7D"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EC3E7D"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C3E7D"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sid w:val="00EC3E7D"/>
    <w:rPr>
      <w:i/>
      <w:iCs/>
    </w:rPr>
  </w:style>
  <w:style w:type="table" w:styleId="TableGrid">
    <w:name w:val="Table Grid"/>
    <w:basedOn w:val="TableNormal"/>
    <w:uiPriority w:val="39"/>
    <w:rsid w:val="00EC3E7D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rsid w:val="00EC3E7D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Autospacing="0" w:afterLines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rsid w:val="00EC3E7D"/>
    <w:pPr>
      <w:spacing w:before="240"/>
    </w:pPr>
  </w:style>
  <w:style w:type="paragraph" w:customStyle="1" w:styleId="TableNote">
    <w:name w:val="Table Note"/>
    <w:basedOn w:val="Normal"/>
    <w:uiPriority w:val="6"/>
    <w:qFormat/>
    <w:rsid w:val="00EC3E7D"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rsid w:val="00EC3E7D"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rsid w:val="00EC3E7D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10" Type="http://schemas.openxmlformats.org/officeDocument/2006/relationships/styles" Target="style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customXml" Target="../customXml/item1.xml" /><Relationship Id="rId5" Type="http://schemas.openxmlformats.org/officeDocument/2006/relationships/header" Target="header1.xml" /><Relationship Id="rId6" Type="http://schemas.openxmlformats.org/officeDocument/2006/relationships/header" Target="header2.xml" /><Relationship Id="rId7" Type="http://schemas.openxmlformats.org/officeDocument/2006/relationships/glossaryDocument" Target="glossary/document.xml" /><Relationship Id="rId8" Type="http://schemas.openxmlformats.org/officeDocument/2006/relationships/theme" Target="theme/theme1.xml" /><Relationship Id="rId9" Type="http://schemas.openxmlformats.org/officeDocument/2006/relationships/numbering" Target="numbering.xml" /></Relationships>
</file>

<file path=word/glossary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styles" Target="styles.xml" /></Relationships>
</file>

<file path=word/glossary/document.xml><?xml version="1.0" encoding="utf-8"?>
<w:glossary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DefaultPlaceholder_2267570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0DB5A27-D86C-4282-84B8-E21D73A9575A}"/>
      </w:docPartPr>
      <w:docPartBody>
        <w:p>
          <w:r>
            <w:rPr>
              <w:rStyle w:val="PlaceholderText"/>
            </w:rPr>
            <w:t>Click here to enter text.</w:t>
          </w:r>
        </w:p>
      </w:docPartBody>
    </w:docPart>
  </w:docParts>
</w:glossaryDocument>
</file>

<file path=word/glossary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Arial Unicode MS"/>
    <w:panose1 w:val="02010600030101010101"/>
    <w:charset w:val="86"/>
    <w:family w:val="modern"/>
    <w:notTrueType/>
    <w:pitch w:val="fixed"/>
    <w:sig w:usb0="00000000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zoom w:percent="100"/>
  <w:revisionView w:comments="1" w:formatting="1" w:inkAnnotations="0" w:insDel="1" w:markup="1"/>
  <w:defaultTabStop w:val="720"/>
  <w:characterSpacingControl w:val="doNotCompress"/>
  <w:compat>
    <w:useFELayout/>
  </w:compat>
  <w:rsids>
    <w:rsidRoot w:val="00006BD9"/>
    <w:rsid w:val="00006BD9"/>
    <w:rsid w:val="000166A4"/>
    <w:rsid w:val="000E10DB"/>
    <w:rsid w:val="003729CB"/>
    <w:rsid w:val="003A0181"/>
    <w:rsid w:val="005A3EFE"/>
    <w:rsid w:val="00996555"/>
    <w:rsid w:val="00FD2113"/>
  </w:rsids>
  <m:mathPr>
    <m:mathFont m:val="Cambria Math"/>
    <m:smallFrac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glossary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8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9655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  <w:rsid w:val="00996555"/>
  </w:style>
  <w:style w:type="paragraph" w:customStyle="1" w:styleId="DE6BE46DEE37441CAD65BAEC4F74BF9B">
    <w:name w:val="DE6BE46DEE37441CAD65BAEC4F74BF9B"/>
    <w:rsid w:val="00996555"/>
  </w:style>
  <w:style w:type="paragraph" w:customStyle="1" w:styleId="16057CA204D7459A80674E6CC7F2B98F">
    <w:name w:val="16057CA204D7459A80674E6CC7F2B98F"/>
    <w:rsid w:val="00996555"/>
  </w:style>
  <w:style w:type="paragraph" w:customStyle="1" w:styleId="2EB449EEE1B24578B2F5D2D1AF42B15F">
    <w:name w:val="2EB449EEE1B24578B2F5D2D1AF42B15F"/>
    <w:rsid w:val="00996555"/>
  </w:style>
  <w:style w:type="paragraph" w:customStyle="1" w:styleId="5540D46721E74F1F87F3EF7B04FEBA42">
    <w:name w:val="5540D46721E74F1F87F3EF7B04FEBA42"/>
    <w:rsid w:val="00996555"/>
  </w:style>
  <w:style w:type="paragraph" w:customStyle="1" w:styleId="77DB4CF9A5B74296853827B521A7D7AA">
    <w:name w:val="77DB4CF9A5B74296853827B521A7D7AA"/>
    <w:rsid w:val="00996555"/>
  </w:style>
  <w:style w:type="character" w:styleId="Emphasis">
    <w:name w:val="Emphasis"/>
    <w:basedOn w:val="DefaultParagraphFont"/>
    <w:uiPriority w:val="8"/>
    <w:qFormat/>
    <w:rsid w:val="00996555"/>
    <w:rPr>
      <w:i/>
      <w:iCs/>
    </w:rPr>
  </w:style>
  <w:style w:type="paragraph" w:customStyle="1" w:styleId="887BF195B7DF465AA17C76D5296A8CBF">
    <w:name w:val="887BF195B7DF465AA17C76D5296A8CBF"/>
    <w:rsid w:val="00996555"/>
  </w:style>
  <w:style w:type="paragraph" w:customStyle="1" w:styleId="737B7A872A0B46F1B13CA6B325EB4D19">
    <w:name w:val="737B7A872A0B46F1B13CA6B325EB4D19"/>
    <w:rsid w:val="00996555"/>
  </w:style>
  <w:style w:type="paragraph" w:customStyle="1" w:styleId="62A6F31A785440ECB96ADC5981FF4752">
    <w:name w:val="62A6F31A785440ECB96ADC5981FF4752"/>
    <w:rsid w:val="00996555"/>
  </w:style>
  <w:style w:type="paragraph" w:customStyle="1" w:styleId="D9C19BC654FA4AD79BD77F0853626B0F">
    <w:name w:val="D9C19BC654FA4AD79BD77F0853626B0F"/>
    <w:rsid w:val="00996555"/>
  </w:style>
  <w:style w:type="paragraph" w:customStyle="1" w:styleId="330B3D3522064DE6AAC807094C60602E">
    <w:name w:val="330B3D3522064DE6AAC807094C60602E"/>
    <w:rsid w:val="00996555"/>
  </w:style>
  <w:style w:type="paragraph" w:customStyle="1" w:styleId="F18C40EBF0714E5FA394C689C807489F">
    <w:name w:val="F18C40EBF0714E5FA394C689C807489F"/>
    <w:rsid w:val="00996555"/>
  </w:style>
  <w:style w:type="paragraph" w:customStyle="1" w:styleId="4105F2F2873C4702B50AFE8D5C532CAF">
    <w:name w:val="4105F2F2873C4702B50AFE8D5C532CAF"/>
    <w:rsid w:val="00996555"/>
  </w:style>
  <w:style w:type="paragraph" w:customStyle="1" w:styleId="C4049ED94391408D841E5BEEA7B1EE2D">
    <w:name w:val="C4049ED94391408D841E5BEEA7B1EE2D"/>
    <w:rsid w:val="00996555"/>
  </w:style>
  <w:style w:type="paragraph" w:customStyle="1" w:styleId="3016D6814D474893A7429AA139D5D8E9">
    <w:name w:val="3016D6814D474893A7429AA139D5D8E9"/>
    <w:rsid w:val="00996555"/>
  </w:style>
  <w:style w:type="paragraph" w:customStyle="1" w:styleId="151C6504EC854B0DB71549A5B7A3B09A">
    <w:name w:val="151C6504EC854B0DB71549A5B7A3B09A"/>
    <w:rsid w:val="00996555"/>
  </w:style>
  <w:style w:type="paragraph" w:customStyle="1" w:styleId="73C9E8CF9D0B45BCA85EDF1F5721BD85">
    <w:name w:val="73C9E8CF9D0B45BCA85EDF1F5721BD85"/>
    <w:rsid w:val="00996555"/>
  </w:style>
  <w:style w:type="paragraph" w:customStyle="1" w:styleId="F3AFB141F2AA4232864A741E2E709FA4">
    <w:name w:val="F3AFB141F2AA4232864A741E2E709FA4"/>
    <w:rsid w:val="00996555"/>
  </w:style>
  <w:style w:type="paragraph" w:customStyle="1" w:styleId="B1037EFF526E4A3DBAAFA20A8B664FB6">
    <w:name w:val="B1037EFF526E4A3DBAAFA20A8B664FB6"/>
    <w:rsid w:val="00996555"/>
  </w:style>
  <w:style w:type="paragraph" w:customStyle="1" w:styleId="9C6FB8FCB72740F59F2990289E6EFBA4">
    <w:name w:val="9C6FB8FCB72740F59F2990289E6EFBA4"/>
    <w:rsid w:val="00996555"/>
  </w:style>
  <w:style w:type="paragraph" w:customStyle="1" w:styleId="41A0A13182FE4B20BCF46396C1EFBA50">
    <w:name w:val="41A0A13182FE4B20BCF46396C1EFBA50"/>
    <w:rsid w:val="00996555"/>
  </w:style>
  <w:style w:type="paragraph" w:customStyle="1" w:styleId="38DDC385D6A24EDC92D87FE077CA9250">
    <w:name w:val="38DDC385D6A24EDC92D87FE077CA9250"/>
    <w:rsid w:val="00996555"/>
  </w:style>
  <w:style w:type="paragraph" w:customStyle="1" w:styleId="A4466F43627443DCB12791D59844A259">
    <w:name w:val="A4466F43627443DCB12791D59844A259"/>
    <w:rsid w:val="00996555"/>
  </w:style>
  <w:style w:type="paragraph" w:customStyle="1" w:styleId="9CD246CD739B4CAA8B8208A93B154BF2">
    <w:name w:val="9CD246CD739B4CAA8B8208A93B154BF2"/>
    <w:rsid w:val="00996555"/>
  </w:style>
  <w:style w:type="paragraph" w:customStyle="1" w:styleId="B04735D23FD4479AA4383BE2FB148CCF">
    <w:name w:val="B04735D23FD4479AA4383BE2FB148CCF"/>
    <w:rsid w:val="00996555"/>
  </w:style>
  <w:style w:type="paragraph" w:customStyle="1" w:styleId="B577A41740F24C18883261402A39854A">
    <w:name w:val="B577A41740F24C18883261402A39854A"/>
    <w:rsid w:val="00996555"/>
  </w:style>
  <w:style w:type="paragraph" w:customStyle="1" w:styleId="90D1CBBF6D9946FFBD3B68091006D003">
    <w:name w:val="90D1CBBF6D9946FFBD3B68091006D003"/>
    <w:rsid w:val="00996555"/>
  </w:style>
  <w:style w:type="paragraph" w:customStyle="1" w:styleId="740905EC191C4FBCA39D651D57BD9BC8">
    <w:name w:val="740905EC191C4FBCA39D651D57BD9BC8"/>
    <w:rsid w:val="00996555"/>
  </w:style>
  <w:style w:type="paragraph" w:customStyle="1" w:styleId="D6198BD0E4A84028BE1FBC152EF96943">
    <w:name w:val="D6198BD0E4A84028BE1FBC152EF96943"/>
    <w:rsid w:val="00996555"/>
  </w:style>
  <w:style w:type="paragraph" w:customStyle="1" w:styleId="36AD994D7BED4464BC10FE24FDBC09B7">
    <w:name w:val="36AD994D7BED4464BC10FE24FDBC09B7"/>
    <w:rsid w:val="00996555"/>
  </w:style>
  <w:style w:type="paragraph" w:customStyle="1" w:styleId="84840EE0329540E5A389FAD143582B30">
    <w:name w:val="84840EE0329540E5A389FAD143582B30"/>
    <w:rsid w:val="00996555"/>
  </w:style>
  <w:style w:type="paragraph" w:customStyle="1" w:styleId="0FD153BAB4004EF99B4725C6EB88337D">
    <w:name w:val="0FD153BAB4004EF99B4725C6EB88337D"/>
    <w:rsid w:val="00996555"/>
  </w:style>
  <w:style w:type="paragraph" w:customStyle="1" w:styleId="A4C41BAAB1F740A7B90E102C98027AC8">
    <w:name w:val="A4C41BAAB1F740A7B90E102C98027AC8"/>
    <w:rsid w:val="00996555"/>
  </w:style>
  <w:style w:type="paragraph" w:customStyle="1" w:styleId="55179E73227245709BEC038E091188BB">
    <w:name w:val="55179E73227245709BEC038E091188BB"/>
    <w:rsid w:val="00996555"/>
  </w:style>
  <w:style w:type="paragraph" w:customStyle="1" w:styleId="F16FF4CF2D61443CB2AF5C7703A7CDC0">
    <w:name w:val="F16FF4CF2D61443CB2AF5C7703A7CDC0"/>
    <w:rsid w:val="00996555"/>
  </w:style>
  <w:style w:type="paragraph" w:customStyle="1" w:styleId="248F3D34A9FD41CF8791218BD66391B1">
    <w:name w:val="248F3D34A9FD41CF8791218BD66391B1"/>
    <w:rsid w:val="00996555"/>
  </w:style>
  <w:style w:type="paragraph" w:customStyle="1" w:styleId="239B5C998B714D0F9C9AAB3804A160C0">
    <w:name w:val="239B5C998B714D0F9C9AAB3804A160C0"/>
    <w:rsid w:val="00996555"/>
  </w:style>
  <w:style w:type="paragraph" w:customStyle="1" w:styleId="89B8971D8A054BD190E98545CC523EF4">
    <w:name w:val="89B8971D8A054BD190E98545CC523EF4"/>
    <w:rsid w:val="00996555"/>
  </w:style>
  <w:style w:type="paragraph" w:customStyle="1" w:styleId="457FE0792BC84BC9970DE2B4F9052F53">
    <w:name w:val="457FE0792BC84BC9970DE2B4F9052F53"/>
    <w:rsid w:val="00996555"/>
  </w:style>
  <w:style w:type="paragraph" w:customStyle="1" w:styleId="AD311FAA0BC848B08312ACFCCCA0B68E">
    <w:name w:val="AD311FAA0BC848B08312ACFCCCA0B68E"/>
    <w:rsid w:val="00996555"/>
  </w:style>
  <w:style w:type="character" w:customStyle="1" w:styleId="PlaceholderText">
    <w:name w:val="Placeholder Text"/>
    <w:basedOn w:val="DefaultParagraphFont"/>
    <w:uiPriority w:val="99"/>
    <w:semiHidden/>
    <w:rPr>
      <w:color w:val="808080"/>
    </w:rPr>
  </w:style>
</w:styles>
</file>

<file path=word/glossary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&#65279;<?xml version="1.0" encoding="utf-8" standalone="yes"?><Relationships xmlns="http://schemas.openxmlformats.org/package/2006/relationships"><Relationship Id="rId1" Type="http://schemas.openxmlformats.org/officeDocument/2006/relationships/customXmlProps" Target="itemProps1.xml" 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860</Words>
  <Characters>10602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3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revision>1</cp:revision>
  <dcterms:created xsi:type="dcterms:W3CDTF">2019-12-11T08:41:00Z</dcterms:created>
  <dcterms:modified xsi:type="dcterms:W3CDTF">2019-12-11T17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gbrQqLVT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